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231D10B5"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project,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267C3739"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w:t>
      </w:r>
      <w:r>
        <w:lastRenderedPageBreak/>
        <w:t xml:space="preserve">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Toc521058042"/>
      <w:bookmarkStart w:id="6" w:name="_Ref521060203"/>
      <w:r w:rsidRPr="00FE6F9D">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0D9B0673" w14:textId="73628D2E" w:rsidR="004C2BA1" w:rsidRDefault="00747A69" w:rsidP="00EC244E">
      <w:pPr>
        <w:pStyle w:val="Heading2"/>
      </w:pPr>
      <w:bookmarkStart w:id="8" w:name="_Toc521058044"/>
      <w:r>
        <w:t>The Pipeline of tasks</w:t>
      </w:r>
      <w:bookmarkEnd w:id="8"/>
    </w:p>
    <w:p w14:paraId="7026497F" w14:textId="77777777" w:rsidR="00511850" w:rsidRDefault="00511850" w:rsidP="00427370"/>
    <w:p w14:paraId="3D4D70E7" w14:textId="0137037B"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ere this system to be ‘productionised’, then all the stages of this flow would be run through a Continuous Integration system such as Jenkins or GoCD which would run the different stages in the correct sequence, so that new Named Entity data and newly produced Hansard records could be fed into the pipeline, and used to update the model or create a new one.</w:t>
      </w:r>
    </w:p>
    <w:p w14:paraId="7F2BFC6C" w14:textId="77777777" w:rsidR="00511850" w:rsidRDefault="00511850" w:rsidP="00427370"/>
    <w:p w14:paraId="5AC5F98C" w14:textId="7BD195BC" w:rsidR="00511850" w:rsidRDefault="00511850" w:rsidP="00511850">
      <w:pPr>
        <w:pStyle w:val="Heading2"/>
      </w:pPr>
      <w:r>
        <w:t>Invoke</w:t>
      </w:r>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317F1EB2" w14:textId="5505D7BA" w:rsidR="00427370" w:rsidRDefault="0073251E" w:rsidP="00427370">
      <w:r>
        <w:t>Invoke was found to support arbitrary library imports from the Python global library and the current project, whereas Doit manipulated the user’s PYTHONPATH and so could not be integrated with a project of library code.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p>
    <w:p w14:paraId="581D48C0" w14:textId="3495CA55" w:rsidR="00BA2C19" w:rsidRDefault="00BA2C19" w:rsidP="00427370"/>
    <w:p w14:paraId="717FF558" w14:textId="25467BD9" w:rsidR="00BA2C19" w:rsidRDefault="000F4571" w:rsidP="00427370">
      <w:r>
        <w:t>Table 1</w:t>
      </w:r>
      <w:r w:rsidR="00BA2C19">
        <w:t xml:space="preserve"> </w:t>
      </w:r>
      <w:r>
        <w:t>comprises</w:t>
      </w:r>
      <w:r w:rsidR="00BA2C19">
        <w:t xml:space="preserve"> a list of Invoke tasks which could be started within the project, along with a description of the work that they did</w:t>
      </w:r>
      <w:r>
        <w:t>.</w:t>
      </w:r>
      <w:r w:rsidR="00E407B0">
        <w:t xml:space="preserve"> The tasks are a combination of environment setup, running automated tests, and the ‘business logic’ of the code – the downloading and processing of Named Entities and Hansard debates. Having one clean, uniform interface for </w:t>
      </w:r>
      <w:r w:rsidR="00E407B0">
        <w:lastRenderedPageBreak/>
        <w:t>all these tasks greatly simplified the workflow when parts of the pipeline had to be re-run, without the overhead of creating a GUI or integrating with one.</w:t>
      </w:r>
      <w:r w:rsidR="003658CB">
        <w:t xml:space="preserv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148A54D7" w14:textId="19E571FB" w:rsidR="00BA2C19" w:rsidRDefault="00BA2C19" w:rsidP="00427370"/>
    <w:p w14:paraId="38875AB8" w14:textId="764997B5" w:rsidR="000F4571" w:rsidRDefault="000F4571" w:rsidP="000F4571">
      <w:pPr>
        <w:pStyle w:val="Caption"/>
        <w:keepNext/>
      </w:pPr>
      <w:r>
        <w:t xml:space="preserve">Table </w:t>
      </w:r>
      <w:r>
        <w:fldChar w:fldCharType="begin"/>
      </w:r>
      <w:r>
        <w:instrText xml:space="preserve"> SEQ Table \* ARABIC </w:instrText>
      </w:r>
      <w:r>
        <w:fldChar w:fldCharType="separate"/>
      </w:r>
      <w:r w:rsidR="00A25397">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BA2C19" w14:paraId="436EF347" w14:textId="77777777" w:rsidTr="00BA2C19">
        <w:tc>
          <w:tcPr>
            <w:tcW w:w="4913" w:type="dxa"/>
          </w:tcPr>
          <w:p w14:paraId="7649B8C1" w14:textId="60AD3F59" w:rsidR="00BA2C19" w:rsidRPr="001320B1" w:rsidRDefault="00BA2C19" w:rsidP="00BA2C19">
            <w:pPr>
              <w:rPr>
                <w:b/>
              </w:rPr>
            </w:pPr>
            <w:r w:rsidRPr="001320B1">
              <w:rPr>
                <w:b/>
              </w:rPr>
              <w:t>Task</w:t>
            </w:r>
          </w:p>
        </w:tc>
        <w:tc>
          <w:tcPr>
            <w:tcW w:w="4097" w:type="dxa"/>
          </w:tcPr>
          <w:p w14:paraId="0541ABF8" w14:textId="1D16254B" w:rsidR="00BA2C19" w:rsidRPr="001320B1" w:rsidRDefault="00BA2C19" w:rsidP="00BA2C19">
            <w:pPr>
              <w:rPr>
                <w:b/>
              </w:rPr>
            </w:pPr>
            <w:r w:rsidRPr="001320B1">
              <w:rPr>
                <w:b/>
              </w:rPr>
              <w:t>Description</w:t>
            </w:r>
          </w:p>
        </w:tc>
      </w:tr>
      <w:tr w:rsidR="00BA2C19" w14:paraId="0FA09B1C" w14:textId="77777777" w:rsidTr="00BA2C19">
        <w:tc>
          <w:tcPr>
            <w:tcW w:w="4913" w:type="dxa"/>
          </w:tcPr>
          <w:p w14:paraId="4A58D421" w14:textId="57AA4581" w:rsidR="00BA2C19" w:rsidRDefault="00BA2C19" w:rsidP="00BA2C19">
            <w:r>
              <w:t>char-ner-create-x</w:t>
            </w:r>
          </w:p>
          <w:p w14:paraId="720204D2" w14:textId="77777777" w:rsidR="00BA2C19" w:rsidRDefault="00BA2C19" w:rsidP="00BA2C19"/>
        </w:tc>
        <w:tc>
          <w:tcPr>
            <w:tcW w:w="4097" w:type="dxa"/>
          </w:tcPr>
          <w:p w14:paraId="527FE5D2" w14:textId="6465C0B5" w:rsidR="00BA2C19" w:rsidRDefault="00BA2C19" w:rsidP="00BA2C19">
            <w:r>
              <w:t>Create an X tensor</w:t>
            </w:r>
            <w:r w:rsidR="00980511">
              <w:t xml:space="preserve"> of Numpy arrays</w:t>
            </w:r>
            <w:r>
              <w:t xml:space="preserve"> from numerified Hansard data</w:t>
            </w:r>
          </w:p>
        </w:tc>
      </w:tr>
      <w:tr w:rsidR="00BA2C19" w14:paraId="6B2F8F1F" w14:textId="77777777" w:rsidTr="00BA2C19">
        <w:tc>
          <w:tcPr>
            <w:tcW w:w="4913" w:type="dxa"/>
          </w:tcPr>
          <w:p w14:paraId="5516A999" w14:textId="3E7625AC" w:rsidR="00BA2C19" w:rsidRDefault="00BA2C19" w:rsidP="00BA2C19">
            <w:r>
              <w:t>char-ner-create-y</w:t>
            </w:r>
          </w:p>
        </w:tc>
        <w:tc>
          <w:tcPr>
            <w:tcW w:w="4097" w:type="dxa"/>
          </w:tcPr>
          <w:p w14:paraId="617546F2" w14:textId="26D0F6B6" w:rsidR="00BA2C19" w:rsidRDefault="00980511" w:rsidP="00BA2C19">
            <w:r>
              <w:t>Create a Y tensor of Numpy arrays from</w:t>
            </w:r>
            <w:r w:rsidR="000F4571">
              <w:t xml:space="preserve"> onehot vectors from interpolated (labelled) Hansard debates</w:t>
            </w:r>
          </w:p>
        </w:tc>
      </w:tr>
      <w:tr w:rsidR="00BA2C19" w14:paraId="62C75B12" w14:textId="77777777" w:rsidTr="00BA2C19">
        <w:tc>
          <w:tcPr>
            <w:tcW w:w="4913" w:type="dxa"/>
          </w:tcPr>
          <w:p w14:paraId="2D5EA5DD" w14:textId="2DAA2ED6" w:rsidR="00BA2C19" w:rsidRDefault="00BA2C19" w:rsidP="00BA2C19">
            <w:r>
              <w:t>char-ner-display-median-sentence-length</w:t>
            </w:r>
          </w:p>
        </w:tc>
        <w:tc>
          <w:tcPr>
            <w:tcW w:w="4097" w:type="dxa"/>
          </w:tcPr>
          <w:p w14:paraId="230DC83C" w14:textId="7B593BCD" w:rsidR="00BA2C19" w:rsidRDefault="00EB19F3" w:rsidP="00BA2C19">
            <w:r>
              <w:t>Get the median sentence length of a given dataset</w:t>
            </w:r>
          </w:p>
        </w:tc>
      </w:tr>
      <w:tr w:rsidR="00BA2C19" w14:paraId="7F28E9B3" w14:textId="77777777" w:rsidTr="00BA2C19">
        <w:tc>
          <w:tcPr>
            <w:tcW w:w="4913" w:type="dxa"/>
          </w:tcPr>
          <w:p w14:paraId="3DD1079F" w14:textId="0DCB367C" w:rsidR="00BA2C19" w:rsidRDefault="00BA2C19" w:rsidP="00BA2C19">
            <w:r>
              <w:t>ch</w:t>
            </w:r>
            <w:r>
              <w:t>ar-ner-display-pickled-alphabet</w:t>
            </w:r>
          </w:p>
        </w:tc>
        <w:tc>
          <w:tcPr>
            <w:tcW w:w="4097" w:type="dxa"/>
          </w:tcPr>
          <w:p w14:paraId="171E4424" w14:textId="3306077B" w:rsidR="00BA2C19" w:rsidRDefault="001320B1" w:rsidP="00BA2C19">
            <w:r>
              <w:t>Display the Char</w:t>
            </w:r>
            <w:r w:rsidR="00627CC1">
              <w:t>Based</w:t>
            </w:r>
            <w:r>
              <w:t>NERAlphabet object pickled to disk by char-ner-pickle-alphabet</w:t>
            </w:r>
          </w:p>
        </w:tc>
      </w:tr>
      <w:tr w:rsidR="00BA2C19" w14:paraId="26337972" w14:textId="77777777" w:rsidTr="00BA2C19">
        <w:tc>
          <w:tcPr>
            <w:tcW w:w="4913" w:type="dxa"/>
          </w:tcPr>
          <w:p w14:paraId="37F41570" w14:textId="65206AEB" w:rsidR="00BA2C19" w:rsidRDefault="00BA2C19" w:rsidP="00BA2C19">
            <w:r>
              <w:t>char-ner-pickle-alphabet</w:t>
            </w:r>
          </w:p>
        </w:tc>
        <w:tc>
          <w:tcPr>
            <w:tcW w:w="4097" w:type="dxa"/>
          </w:tcPr>
          <w:p w14:paraId="29E736F1" w14:textId="2B6C89CD" w:rsidR="00BA2C19" w:rsidRDefault="001320B1" w:rsidP="00BA2C19">
            <w:r>
              <w:t>Use a small subset of the Hansard debates data to union together all characters used and create a Char</w:t>
            </w:r>
            <w:r w:rsidR="00627CC1">
              <w:t>Based</w:t>
            </w:r>
            <w:r>
              <w:t>NERAlphabet object</w:t>
            </w:r>
            <w:r w:rsidR="00797DBF">
              <w:t xml:space="preserve"> with a number-to-character mapping</w:t>
            </w:r>
          </w:p>
        </w:tc>
      </w:tr>
      <w:tr w:rsidR="00BA2C19" w14:paraId="1028CD91" w14:textId="77777777" w:rsidTr="00BA2C19">
        <w:tc>
          <w:tcPr>
            <w:tcW w:w="4913" w:type="dxa"/>
          </w:tcPr>
          <w:p w14:paraId="06F145BB" w14:textId="1B5657BC" w:rsidR="00BA2C19" w:rsidRDefault="00BA2C19" w:rsidP="00BA2C19">
            <w:r>
              <w:t>char-ner-rehash-datasets</w:t>
            </w:r>
          </w:p>
        </w:tc>
        <w:tc>
          <w:tcPr>
            <w:tcW w:w="4097" w:type="dxa"/>
          </w:tcPr>
          <w:p w14:paraId="710CB92C" w14:textId="744E3695" w:rsidR="00BA2C19" w:rsidRDefault="00AE592A" w:rsidP="00BA2C19">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BA2C19" w14:paraId="643A037D" w14:textId="77777777" w:rsidTr="00BA2C19">
        <w:tc>
          <w:tcPr>
            <w:tcW w:w="4913" w:type="dxa"/>
          </w:tcPr>
          <w:p w14:paraId="03E932F6" w14:textId="0A95237F" w:rsidR="00BA2C19" w:rsidRDefault="00BA2C19" w:rsidP="00BA2C19">
            <w:r>
              <w:t>compile</w:t>
            </w:r>
          </w:p>
        </w:tc>
        <w:tc>
          <w:tcPr>
            <w:tcW w:w="4097" w:type="dxa"/>
          </w:tcPr>
          <w:p w14:paraId="2454CC9A" w14:textId="537165AA" w:rsidR="00BA2C19" w:rsidRDefault="003658CB" w:rsidP="00BA2C19">
            <w:r>
              <w:t>Run py_compile on all python files to find compile-time static code problems</w:t>
            </w:r>
          </w:p>
        </w:tc>
      </w:tr>
      <w:tr w:rsidR="00BA2C19" w14:paraId="2E321CD1" w14:textId="77777777" w:rsidTr="00BA2C19">
        <w:tc>
          <w:tcPr>
            <w:tcW w:w="4913" w:type="dxa"/>
          </w:tcPr>
          <w:p w14:paraId="7C0F3FE6" w14:textId="3BA59DC9" w:rsidR="00BA2C19" w:rsidRDefault="00BA2C19" w:rsidP="00BA2C19">
            <w:r>
              <w:t>enable-venv</w:t>
            </w:r>
          </w:p>
        </w:tc>
        <w:tc>
          <w:tcPr>
            <w:tcW w:w="4097" w:type="dxa"/>
          </w:tcPr>
          <w:p w14:paraId="7013445A" w14:textId="770C03F3" w:rsidR="00BA2C19" w:rsidRDefault="003658CB" w:rsidP="00BA2C19">
            <w:r>
              <w:t>Enable the Virtual Environment (i.e. a segregated location for pip installs) for this project. A required prerequisite for several other tasks.</w:t>
            </w:r>
          </w:p>
        </w:tc>
      </w:tr>
      <w:tr w:rsidR="00640234" w14:paraId="0BAC2423" w14:textId="77777777" w:rsidTr="00BA2C19">
        <w:tc>
          <w:tcPr>
            <w:tcW w:w="4913" w:type="dxa"/>
          </w:tcPr>
          <w:p w14:paraId="288A745E" w14:textId="0BD452D3" w:rsidR="00640234" w:rsidRDefault="00640234" w:rsidP="00BA2C19">
            <w:r>
              <w:t>hansard-chunk-all</w:t>
            </w:r>
          </w:p>
        </w:tc>
        <w:tc>
          <w:tcPr>
            <w:tcW w:w="4097" w:type="dxa"/>
          </w:tcPr>
          <w:p w14:paraId="629F1316" w14:textId="05311E8E" w:rsidR="00640234" w:rsidRDefault="00590453" w:rsidP="00BA2C19">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640234" w14:paraId="38412366" w14:textId="77777777" w:rsidTr="00BA2C19">
        <w:tc>
          <w:tcPr>
            <w:tcW w:w="4913" w:type="dxa"/>
          </w:tcPr>
          <w:p w14:paraId="06EBC929" w14:textId="172AF9B7" w:rsidR="00640234" w:rsidRDefault="00640234" w:rsidP="00BA2C19">
            <w:r>
              <w:t>hansard-chunk-one</w:t>
            </w:r>
          </w:p>
        </w:tc>
        <w:tc>
          <w:tcPr>
            <w:tcW w:w="4097" w:type="dxa"/>
          </w:tcPr>
          <w:p w14:paraId="1E90E8D6" w14:textId="4AE46F2D" w:rsidR="00640234" w:rsidRDefault="00590453" w:rsidP="00BA2C19">
            <w:r>
              <w:t>Use the chunked on one Hansard debate, to allow manual validation</w:t>
            </w:r>
          </w:p>
        </w:tc>
      </w:tr>
      <w:tr w:rsidR="00527611" w14:paraId="051C24B1" w14:textId="77777777" w:rsidTr="00BA2C19">
        <w:tc>
          <w:tcPr>
            <w:tcW w:w="4913" w:type="dxa"/>
          </w:tcPr>
          <w:p w14:paraId="6314A0D5" w14:textId="4FE2FCEE" w:rsidR="00527611" w:rsidRDefault="00527611" w:rsidP="00527611">
            <w:r w:rsidRPr="0006122E">
              <w:t>hansard-display-chunked</w:t>
            </w:r>
          </w:p>
        </w:tc>
        <w:tc>
          <w:tcPr>
            <w:tcW w:w="4097" w:type="dxa"/>
          </w:tcPr>
          <w:p w14:paraId="296AE691" w14:textId="1F7759C5" w:rsidR="00527611" w:rsidRDefault="002C2CA4" w:rsidP="00527611">
            <w:r>
              <w:t>Display one Hansard debate, tagged with all its sentence-boundaries, to validate the sentence chunking algorithm.</w:t>
            </w:r>
          </w:p>
        </w:tc>
      </w:tr>
      <w:tr w:rsidR="00527611" w14:paraId="6F114D70" w14:textId="77777777" w:rsidTr="00BA2C19">
        <w:tc>
          <w:tcPr>
            <w:tcW w:w="4913" w:type="dxa"/>
          </w:tcPr>
          <w:p w14:paraId="6D221E0E" w14:textId="520E0968" w:rsidR="00527611" w:rsidRDefault="00527611" w:rsidP="00527611">
            <w:r w:rsidRPr="0006122E">
              <w:t>hansard-display-interpolated-file</w:t>
            </w:r>
          </w:p>
        </w:tc>
        <w:tc>
          <w:tcPr>
            <w:tcW w:w="4097" w:type="dxa"/>
          </w:tcPr>
          <w:p w14:paraId="50E7FE3D" w14:textId="266E906E" w:rsidR="00527611" w:rsidRDefault="00A8382A" w:rsidP="00527611">
            <w:r>
              <w:t xml:space="preserve">Display one Hansard debate, with every character tagged by the </w:t>
            </w:r>
            <w:r w:rsidR="00884B08">
              <w:t>interpolator as 0 (null), 1 (location), 2 (organization) or 3 (person)</w:t>
            </w:r>
          </w:p>
        </w:tc>
      </w:tr>
      <w:tr w:rsidR="00527611" w14:paraId="389CD738" w14:textId="77777777" w:rsidTr="00BA2C19">
        <w:tc>
          <w:tcPr>
            <w:tcW w:w="4913" w:type="dxa"/>
          </w:tcPr>
          <w:p w14:paraId="2A330926" w14:textId="7F8BB78A" w:rsidR="00527611" w:rsidRDefault="00527611" w:rsidP="00527611">
            <w:r w:rsidRPr="0006122E">
              <w:lastRenderedPageBreak/>
              <w:t>hansard-download-all</w:t>
            </w:r>
          </w:p>
        </w:tc>
        <w:tc>
          <w:tcPr>
            <w:tcW w:w="4097" w:type="dxa"/>
          </w:tcPr>
          <w:p w14:paraId="02F2D332" w14:textId="73B0D6DE" w:rsidR="00527611" w:rsidRDefault="00627CC1" w:rsidP="00527611">
            <w:r>
              <w:t>Concurrently download all Hansard debates from both houses, from a given starting date.</w:t>
            </w:r>
          </w:p>
        </w:tc>
      </w:tr>
      <w:tr w:rsidR="00527611" w14:paraId="5C5495C0" w14:textId="77777777" w:rsidTr="00BA2C19">
        <w:tc>
          <w:tcPr>
            <w:tcW w:w="4913" w:type="dxa"/>
          </w:tcPr>
          <w:p w14:paraId="7E721B52" w14:textId="2E0D2464" w:rsidR="00527611" w:rsidRDefault="00527611" w:rsidP="00527611">
            <w:r w:rsidRPr="0006122E">
              <w:t>hansard-fix-uninterpolated</w:t>
            </w:r>
          </w:p>
        </w:tc>
        <w:tc>
          <w:tcPr>
            <w:tcW w:w="4097" w:type="dxa"/>
          </w:tcPr>
          <w:p w14:paraId="7A8F08E1" w14:textId="70407DD5" w:rsidR="00527611" w:rsidRDefault="00627CC1" w:rsidP="00527611">
            <w:r>
              <w:t>Find all Hansard debates which did not correctly interpolate due to an NLTK bug with span_tokenize, and re-interpolate</w:t>
            </w:r>
          </w:p>
        </w:tc>
      </w:tr>
      <w:tr w:rsidR="00527611" w14:paraId="74444F35" w14:textId="77777777" w:rsidTr="00BA2C19">
        <w:tc>
          <w:tcPr>
            <w:tcW w:w="4913" w:type="dxa"/>
          </w:tcPr>
          <w:p w14:paraId="0E2771A0" w14:textId="4939E286" w:rsidR="00527611" w:rsidRDefault="00527611" w:rsidP="00527611">
            <w:r w:rsidRPr="0006122E">
              <w:t>hansard-interpolate-all</w:t>
            </w:r>
          </w:p>
        </w:tc>
        <w:tc>
          <w:tcPr>
            <w:tcW w:w="4097" w:type="dxa"/>
          </w:tcPr>
          <w:p w14:paraId="1A3EBF79" w14:textId="74D21126" w:rsidR="00527611" w:rsidRDefault="00627CC1" w:rsidP="00527611">
            <w:r>
              <w:t>Interpolate (label) all Hansard debates using Named Entity data</w:t>
            </w:r>
          </w:p>
        </w:tc>
      </w:tr>
      <w:tr w:rsidR="00527611" w14:paraId="6B6CAA5B" w14:textId="77777777" w:rsidTr="00BA2C19">
        <w:tc>
          <w:tcPr>
            <w:tcW w:w="4913" w:type="dxa"/>
          </w:tcPr>
          <w:p w14:paraId="384971C2" w14:textId="576F9D37" w:rsidR="00527611" w:rsidRDefault="00527611" w:rsidP="00527611">
            <w:r w:rsidRPr="003F2CE8">
              <w:t>hansard-interpolate-one</w:t>
            </w:r>
          </w:p>
        </w:tc>
        <w:tc>
          <w:tcPr>
            <w:tcW w:w="4097" w:type="dxa"/>
          </w:tcPr>
          <w:p w14:paraId="749DF92A" w14:textId="60D8F003" w:rsidR="00527611" w:rsidRDefault="00627CC1" w:rsidP="00527611">
            <w:r>
              <w:t>Interpolate (label) one Hansard debate for manual validation</w:t>
            </w:r>
          </w:p>
        </w:tc>
      </w:tr>
      <w:tr w:rsidR="00527611" w14:paraId="0A0A010E" w14:textId="77777777" w:rsidTr="00BA2C19">
        <w:tc>
          <w:tcPr>
            <w:tcW w:w="4913" w:type="dxa"/>
          </w:tcPr>
          <w:p w14:paraId="41FDA1F6" w14:textId="6FEF3546" w:rsidR="00527611" w:rsidRDefault="00527611" w:rsidP="00527611">
            <w:r w:rsidRPr="003F2CE8">
              <w:t>hansard-numerify-one-to-file</w:t>
            </w:r>
          </w:p>
        </w:tc>
        <w:tc>
          <w:tcPr>
            <w:tcW w:w="4097" w:type="dxa"/>
          </w:tcPr>
          <w:p w14:paraId="3A3B2512" w14:textId="777D4D45" w:rsidR="00527611" w:rsidRDefault="00627CC1" w:rsidP="00527611">
            <w:r>
              <w:t>Numerify one Hansard debate – i.e. replace each of its characters with the equivalent integer for this CharBasedNERAlphabet, and store in a file for manual validation</w:t>
            </w:r>
          </w:p>
        </w:tc>
      </w:tr>
      <w:tr w:rsidR="00527611" w14:paraId="332F9239" w14:textId="77777777" w:rsidTr="00BA2C19">
        <w:tc>
          <w:tcPr>
            <w:tcW w:w="4913" w:type="dxa"/>
          </w:tcPr>
          <w:p w14:paraId="5AE1506E" w14:textId="46DBA6A8" w:rsidR="00527611" w:rsidRDefault="00527611" w:rsidP="00527611">
            <w:r w:rsidRPr="003F2CE8">
              <w:t>hansard-process-all</w:t>
            </w:r>
          </w:p>
        </w:tc>
        <w:tc>
          <w:tcPr>
            <w:tcW w:w="4097" w:type="dxa"/>
          </w:tcPr>
          <w:p w14:paraId="10D76AF9" w14:textId="57E0B516" w:rsidR="00527611" w:rsidRDefault="00627CC1" w:rsidP="0052761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527611" w14:paraId="3FAB53EC" w14:textId="77777777" w:rsidTr="00BA2C19">
        <w:tc>
          <w:tcPr>
            <w:tcW w:w="4913" w:type="dxa"/>
          </w:tcPr>
          <w:p w14:paraId="2B9DF286" w14:textId="739547FB" w:rsidR="00527611" w:rsidRDefault="00527611" w:rsidP="00527611">
            <w:r w:rsidRPr="003F2CE8">
              <w:t>hansard-process-one</w:t>
            </w:r>
          </w:p>
        </w:tc>
        <w:tc>
          <w:tcPr>
            <w:tcW w:w="4097" w:type="dxa"/>
          </w:tcPr>
          <w:p w14:paraId="656DC855" w14:textId="221F3647" w:rsidR="00527611" w:rsidRDefault="00627CC1" w:rsidP="00527611">
            <w:r>
              <w:t>Do pre-processing steps on one Hansard for manual validation.</w:t>
            </w:r>
          </w:p>
        </w:tc>
      </w:tr>
      <w:tr w:rsidR="00527611" w14:paraId="73101BDE" w14:textId="77777777" w:rsidTr="00BA2C19">
        <w:tc>
          <w:tcPr>
            <w:tcW w:w="4913" w:type="dxa"/>
          </w:tcPr>
          <w:p w14:paraId="5489DE93" w14:textId="40F756EE" w:rsidR="00527611" w:rsidRDefault="00527611" w:rsidP="00527611">
            <w:r w:rsidRPr="003F2CE8">
              <w:t>hansard-write-total-number-of-sentences-to-file</w:t>
            </w:r>
          </w:p>
        </w:tc>
        <w:tc>
          <w:tcPr>
            <w:tcW w:w="4097" w:type="dxa"/>
          </w:tcPr>
          <w:p w14:paraId="482CA058" w14:textId="1C8F25D3" w:rsidR="00527611" w:rsidRDefault="00247A09" w:rsidP="00527611">
            <w:r>
              <w:t>Count how many sentences there are in each dataset, and write out to file for easy retrieval. This information is used to estimate to the user how long the tensor creation will take.</w:t>
            </w:r>
          </w:p>
        </w:tc>
      </w:tr>
      <w:tr w:rsidR="00343898" w14:paraId="4301D362" w14:textId="77777777" w:rsidTr="00BA2C19">
        <w:tc>
          <w:tcPr>
            <w:tcW w:w="4913" w:type="dxa"/>
          </w:tcPr>
          <w:p w14:paraId="77E1E94A" w14:textId="24E0B59F" w:rsidR="00343898" w:rsidRDefault="00343898" w:rsidP="00343898">
            <w:r w:rsidRPr="008660F8">
              <w:t>model-minify-toy</w:t>
            </w:r>
          </w:p>
        </w:tc>
        <w:tc>
          <w:tcPr>
            <w:tcW w:w="4097" w:type="dxa"/>
          </w:tcPr>
          <w:p w14:paraId="30BFA3F6" w14:textId="6653A9E5" w:rsidR="00343898" w:rsidRDefault="004055EF" w:rsidP="00343898">
            <w:r>
              <w:t>Take the toy dataset and truncate the 1</w:t>
            </w:r>
            <w:r w:rsidRPr="004055EF">
              <w:rPr>
                <w:vertAlign w:val="superscript"/>
              </w:rPr>
              <w:t>st</w:t>
            </w:r>
            <w:r>
              <w:t xml:space="preserve"> dimension of all the X and Y tensors to the first 4000 samples, to create a mini dataset</w:t>
            </w:r>
          </w:p>
        </w:tc>
      </w:tr>
      <w:tr w:rsidR="00343898" w14:paraId="6F1E974E" w14:textId="77777777" w:rsidTr="00BA2C19">
        <w:tc>
          <w:tcPr>
            <w:tcW w:w="4913" w:type="dxa"/>
          </w:tcPr>
          <w:p w14:paraId="5C47220B" w14:textId="5BA46DB3" w:rsidR="00343898" w:rsidRDefault="00343898" w:rsidP="00343898">
            <w:r w:rsidRPr="008660F8">
              <w:t>model-train-mini</w:t>
            </w:r>
          </w:p>
        </w:tc>
        <w:tc>
          <w:tcPr>
            <w:tcW w:w="4097" w:type="dxa"/>
          </w:tcPr>
          <w:p w14:paraId="2FF1ED05" w14:textId="4FAD13DF" w:rsidR="00343898" w:rsidRDefault="00247A09" w:rsidP="00343898">
            <w:r>
              <w:t>Run model.fit() on the Keras BLSTM model, with a batch of the first 4000 samples from the toy dataset. This is to test the end-to-end process of saving and retrieving the model.</w:t>
            </w:r>
          </w:p>
        </w:tc>
      </w:tr>
      <w:tr w:rsidR="00343898" w14:paraId="27A9A5E4" w14:textId="77777777" w:rsidTr="00BA2C19">
        <w:tc>
          <w:tcPr>
            <w:tcW w:w="4913" w:type="dxa"/>
          </w:tcPr>
          <w:p w14:paraId="6A067EBD" w14:textId="4E115D2B" w:rsidR="00343898" w:rsidRDefault="00343898" w:rsidP="00343898">
            <w:r w:rsidRPr="008660F8">
              <w:t>model-train-toy</w:t>
            </w:r>
          </w:p>
        </w:tc>
        <w:tc>
          <w:tcPr>
            <w:tcW w:w="4097" w:type="dxa"/>
          </w:tcPr>
          <w:p w14:paraId="16391A10" w14:textId="6EF11C7D" w:rsidR="00343898" w:rsidRDefault="004055EF" w:rsidP="00343898">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343898" w14:paraId="73B9E82B" w14:textId="77777777" w:rsidTr="00BA2C19">
        <w:tc>
          <w:tcPr>
            <w:tcW w:w="4913" w:type="dxa"/>
          </w:tcPr>
          <w:p w14:paraId="6A1FFC06" w14:textId="0B301F1A" w:rsidR="00343898" w:rsidRDefault="00343898" w:rsidP="00343898">
            <w:r w:rsidRPr="008660F8">
              <w:t>ne-data-companies-download-process</w:t>
            </w:r>
          </w:p>
        </w:tc>
        <w:tc>
          <w:tcPr>
            <w:tcW w:w="4097" w:type="dxa"/>
          </w:tcPr>
          <w:p w14:paraId="6814742E" w14:textId="49C782DE" w:rsidR="00343898" w:rsidRDefault="00DA76EC" w:rsidP="00343898">
            <w:r>
              <w:t>Both download and process</w:t>
            </w:r>
            <w:r w:rsidR="0085749D">
              <w:t xml:space="preserve"> companies data from DBPedia and other sources</w:t>
            </w:r>
          </w:p>
        </w:tc>
      </w:tr>
      <w:tr w:rsidR="00343898" w14:paraId="04EA27BB" w14:textId="77777777" w:rsidTr="00BA2C19">
        <w:tc>
          <w:tcPr>
            <w:tcW w:w="4913" w:type="dxa"/>
          </w:tcPr>
          <w:p w14:paraId="1F622F6F" w14:textId="5025F22D" w:rsidR="00343898" w:rsidRDefault="00343898" w:rsidP="00343898">
            <w:r w:rsidRPr="008660F8">
              <w:t>ne-data-companies-process</w:t>
            </w:r>
          </w:p>
        </w:tc>
        <w:tc>
          <w:tcPr>
            <w:tcW w:w="4097" w:type="dxa"/>
          </w:tcPr>
          <w:p w14:paraId="14C28161" w14:textId="03D75EE1" w:rsidR="00343898" w:rsidRDefault="0085749D" w:rsidP="00343898">
            <w:r>
              <w:t>Only do post-processing, data cleansing tasks on companies data, to assist with iteratively improving the cleaning algorithm</w:t>
            </w:r>
          </w:p>
        </w:tc>
      </w:tr>
      <w:tr w:rsidR="00343898" w14:paraId="42F57DB4" w14:textId="77777777" w:rsidTr="00BA2C19">
        <w:tc>
          <w:tcPr>
            <w:tcW w:w="4913" w:type="dxa"/>
          </w:tcPr>
          <w:p w14:paraId="21C7F36F" w14:textId="16C2002E" w:rsidR="00343898" w:rsidRDefault="00343898" w:rsidP="00343898">
            <w:r w:rsidRPr="00F229F9">
              <w:lastRenderedPageBreak/>
              <w:t>ne-data-people-download-process</w:t>
            </w:r>
          </w:p>
        </w:tc>
        <w:tc>
          <w:tcPr>
            <w:tcW w:w="4097" w:type="dxa"/>
          </w:tcPr>
          <w:p w14:paraId="0ED2AAF7" w14:textId="59262897" w:rsidR="00343898" w:rsidRDefault="0085749D" w:rsidP="00343898">
            <w:r>
              <w:t xml:space="preserve">Both download and process </w:t>
            </w:r>
            <w:r>
              <w:t>people</w:t>
            </w:r>
            <w:r>
              <w:t xml:space="preserve"> data from DBPedia and other sources</w:t>
            </w:r>
          </w:p>
        </w:tc>
      </w:tr>
      <w:tr w:rsidR="00343898" w14:paraId="6E9DC574" w14:textId="77777777" w:rsidTr="00BA2C19">
        <w:tc>
          <w:tcPr>
            <w:tcW w:w="4913" w:type="dxa"/>
          </w:tcPr>
          <w:p w14:paraId="143BCDCE" w14:textId="2B8D8F7F" w:rsidR="00343898" w:rsidRDefault="00343898" w:rsidP="00343898">
            <w:r w:rsidRPr="00F229F9">
              <w:t>ne-data-people-process</w:t>
            </w:r>
          </w:p>
        </w:tc>
        <w:tc>
          <w:tcPr>
            <w:tcW w:w="4097" w:type="dxa"/>
          </w:tcPr>
          <w:p w14:paraId="5553101B" w14:textId="44584CC5" w:rsidR="00343898" w:rsidRDefault="0085749D" w:rsidP="00343898">
            <w:r>
              <w:t xml:space="preserve">Only do post-processing, data cleansing tasks on </w:t>
            </w:r>
            <w:r>
              <w:t>people</w:t>
            </w:r>
            <w:r>
              <w:t xml:space="preserve"> data, to assist with iteratively improving the cleaning algorithm</w:t>
            </w:r>
          </w:p>
        </w:tc>
      </w:tr>
      <w:tr w:rsidR="00343898" w14:paraId="632C7D38" w14:textId="77777777" w:rsidTr="00BA2C19">
        <w:tc>
          <w:tcPr>
            <w:tcW w:w="4913" w:type="dxa"/>
          </w:tcPr>
          <w:p w14:paraId="6CE6727F" w14:textId="70C6CA1C" w:rsidR="00343898" w:rsidRDefault="00343898" w:rsidP="00343898">
            <w:r w:rsidRPr="00F229F9">
              <w:t>ne-data-places-download-process</w:t>
            </w:r>
          </w:p>
        </w:tc>
        <w:tc>
          <w:tcPr>
            <w:tcW w:w="4097" w:type="dxa"/>
          </w:tcPr>
          <w:p w14:paraId="5FC351F8" w14:textId="67CCC1FE" w:rsidR="00343898" w:rsidRDefault="0085749D" w:rsidP="00343898">
            <w:r>
              <w:t>Both download and process people data from DBPedia and other sources</w:t>
            </w:r>
          </w:p>
        </w:tc>
      </w:tr>
      <w:tr w:rsidR="00343898" w14:paraId="2364E2ED" w14:textId="77777777" w:rsidTr="00BA2C19">
        <w:tc>
          <w:tcPr>
            <w:tcW w:w="4913" w:type="dxa"/>
          </w:tcPr>
          <w:p w14:paraId="64268985" w14:textId="15447F3F" w:rsidR="00343898" w:rsidRDefault="00343898" w:rsidP="00343898">
            <w:r w:rsidRPr="00F229F9">
              <w:t>ne-data-places-process</w:t>
            </w:r>
          </w:p>
        </w:tc>
        <w:tc>
          <w:tcPr>
            <w:tcW w:w="4097" w:type="dxa"/>
          </w:tcPr>
          <w:p w14:paraId="3576A356" w14:textId="10B1B93F" w:rsidR="00343898" w:rsidRDefault="0085749D" w:rsidP="00343898">
            <w:r>
              <w:t xml:space="preserve">Only do post-processing, data cleansing tasks on </w:t>
            </w:r>
            <w:r>
              <w:t>places</w:t>
            </w:r>
            <w:r>
              <w:t xml:space="preserve"> data, to assist with iteratively improving the cleaning algorithm</w:t>
            </w:r>
          </w:p>
        </w:tc>
      </w:tr>
      <w:tr w:rsidR="00343898" w14:paraId="3CDD7EDF" w14:textId="77777777" w:rsidTr="00BA2C19">
        <w:tc>
          <w:tcPr>
            <w:tcW w:w="4913" w:type="dxa"/>
          </w:tcPr>
          <w:p w14:paraId="1BE1A994" w14:textId="7FD25D17" w:rsidR="00343898" w:rsidRDefault="00343898" w:rsidP="00343898">
            <w:r w:rsidRPr="00F229F9">
              <w:t>print-debate-titles</w:t>
            </w:r>
          </w:p>
        </w:tc>
        <w:tc>
          <w:tcPr>
            <w:tcW w:w="4097" w:type="dxa"/>
          </w:tcPr>
          <w:p w14:paraId="3B335F58" w14:textId="353B1919" w:rsidR="00343898" w:rsidRDefault="0085749D" w:rsidP="00343898">
            <w:r>
              <w:t>Both download and process people data from DBPedia and other sources</w:t>
            </w:r>
          </w:p>
        </w:tc>
      </w:tr>
      <w:tr w:rsidR="00BA2C19" w14:paraId="3ED15579" w14:textId="6E4432BC" w:rsidTr="00BA2C19">
        <w:tc>
          <w:tcPr>
            <w:tcW w:w="4913" w:type="dxa"/>
          </w:tcPr>
          <w:p w14:paraId="0346665B" w14:textId="4183DCB6" w:rsidR="00BA2C19" w:rsidRDefault="00BA2C19" w:rsidP="00BA2C19">
            <w:r>
              <w:t>python-type-check</w:t>
            </w:r>
          </w:p>
        </w:tc>
        <w:tc>
          <w:tcPr>
            <w:tcW w:w="4097" w:type="dxa"/>
          </w:tcPr>
          <w:p w14:paraId="495B3FDF" w14:textId="5CF6CAC1" w:rsidR="00BA2C19" w:rsidRDefault="0085749D" w:rsidP="00BA2C19">
            <w:r>
              <w:t>Run mypy, Python’s static type checker, over all files I wrote in the project which contain type annotations</w:t>
            </w:r>
          </w:p>
        </w:tc>
      </w:tr>
      <w:tr w:rsidR="00BA2C19" w14:paraId="61A0F0BC" w14:textId="77777777" w:rsidTr="00BA2C19">
        <w:tc>
          <w:tcPr>
            <w:tcW w:w="4913" w:type="dxa"/>
          </w:tcPr>
          <w:p w14:paraId="2A014360" w14:textId="07232339" w:rsidR="00BA2C19" w:rsidRDefault="00343898" w:rsidP="00BA2C19">
            <w:r>
              <w:t>test</w:t>
            </w:r>
          </w:p>
        </w:tc>
        <w:tc>
          <w:tcPr>
            <w:tcW w:w="4097" w:type="dxa"/>
          </w:tcPr>
          <w:p w14:paraId="0D827A77" w14:textId="77EA5C58" w:rsidR="00BA2C19" w:rsidRDefault="0085749D" w:rsidP="00BA2C19">
            <w:r>
              <w:t>First run python-type-check, then run pytest unit tests on the project</w:t>
            </w:r>
          </w:p>
        </w:tc>
      </w:tr>
    </w:tbl>
    <w:p w14:paraId="125274AA" w14:textId="454DAE9C" w:rsidR="00BA2C19" w:rsidRDefault="00BA2C19" w:rsidP="00427370"/>
    <w:p w14:paraId="503065F2" w14:textId="71E89D96" w:rsidR="008F629F" w:rsidRDefault="008F629F" w:rsidP="00427370">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w:t>
      </w:r>
      <w:r w:rsidR="00AC0C71">
        <w:t xml:space="preserve"> use similar functionality in Python. Using the tasks.py file as a dispatcher, without it containing any processing logic itself, ensured that it remained easy to understand and reason with as the project grew.</w:t>
      </w:r>
    </w:p>
    <w:p w14:paraId="03F272EA" w14:textId="50031A8C" w:rsidR="00A55837" w:rsidRDefault="00A55837" w:rsidP="00427370"/>
    <w:p w14:paraId="221E4E91" w14:textId="0D9602D5" w:rsidR="00A55837" w:rsidRDefault="00A55837" w:rsidP="00427370">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9" w:name="_Ref521056420"/>
      <w:bookmarkStart w:id="10" w:name="_Ref521056415"/>
      <w:r>
        <w:t xml:space="preserve">Figure </w:t>
      </w:r>
      <w:r>
        <w:fldChar w:fldCharType="begin"/>
      </w:r>
      <w:r>
        <w:instrText xml:space="preserve"> SEQ Figure \* ARABIC </w:instrText>
      </w:r>
      <w:r>
        <w:fldChar w:fldCharType="separate"/>
      </w:r>
      <w:r>
        <w:rPr>
          <w:noProof/>
        </w:rPr>
        <w:t>1</w:t>
      </w:r>
      <w:r>
        <w:fldChar w:fldCharType="end"/>
      </w:r>
      <w:bookmarkEnd w:id="9"/>
      <w:r>
        <w:t xml:space="preserve"> pipeline data processing model</w:t>
      </w:r>
      <w:bookmarkEnd w:id="10"/>
    </w:p>
    <w:p w14:paraId="7F932BD5" w14:textId="44CE6DDB" w:rsidR="00DF6FFD" w:rsidRDefault="00DF6FFD" w:rsidP="00DF6FFD">
      <w:pPr>
        <w:pStyle w:val="Heading2"/>
      </w:pPr>
      <w:bookmarkStart w:id="11" w:name="_Toc521058045"/>
      <w:r>
        <w:t>Named Entity Downloading</w:t>
      </w:r>
      <w:bookmarkEnd w:id="11"/>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w:t>
      </w:r>
      <w:r w:rsidR="006924A3">
        <w:lastRenderedPageBreak/>
        <w:t>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0F3850A5" w:rsidR="00A25397" w:rsidRDefault="00A25397" w:rsidP="00A25397">
      <w:pPr>
        <w:pStyle w:val="Caption"/>
        <w:keepNext/>
      </w:pPr>
      <w:bookmarkStart w:id="12" w:name="_Ref521071131"/>
      <w:r>
        <w:t xml:space="preserve">Table </w:t>
      </w:r>
      <w:r>
        <w:fldChar w:fldCharType="begin"/>
      </w:r>
      <w:r>
        <w:instrText xml:space="preserve"> SEQ Table \* ARABIC </w:instrText>
      </w:r>
      <w:r>
        <w:fldChar w:fldCharType="separate"/>
      </w:r>
      <w:r>
        <w:rPr>
          <w:noProof/>
        </w:rPr>
        <w:t>2</w:t>
      </w:r>
      <w:r>
        <w:fldChar w:fldCharType="end"/>
      </w:r>
      <w:bookmarkEnd w:id="12"/>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5C601949"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p>
    <w:p w14:paraId="3FE1D17F" w14:textId="77777777" w:rsidR="00754CCA" w:rsidRPr="00754CCA" w:rsidRDefault="00754CCA" w:rsidP="00754CCA"/>
    <w:p w14:paraId="352366C4" w14:textId="1C477E28" w:rsidR="00DF6FFD" w:rsidRDefault="00DF6FFD" w:rsidP="00DF6FFD">
      <w:pPr>
        <w:pStyle w:val="Heading2"/>
      </w:pPr>
      <w:bookmarkStart w:id="13" w:name="_Toc521058046"/>
      <w:r>
        <w:t>Raw Hansard downloading</w:t>
      </w:r>
      <w:bookmarkEnd w:id="13"/>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bookmarkStart w:id="14" w:name="_GoBack"/>
      <w:bookmarkEnd w:id="14"/>
    </w:p>
    <w:p w14:paraId="5C293A46" w14:textId="77777777" w:rsidR="00EA6076" w:rsidRDefault="00EA6076" w:rsidP="00754CCA"/>
    <w:p w14:paraId="36B9554D" w14:textId="1601BFD6" w:rsidR="00754CCA" w:rsidRDefault="00EA6076" w:rsidP="00754CCA">
      <w:r>
        <w:t xml:space="preserve"> </w:t>
      </w:r>
      <w:r w:rsidR="00754CCA">
        <w:t>Concurrent threadpool</w:t>
      </w:r>
    </w:p>
    <w:p w14:paraId="2A92B3AF" w14:textId="77777777" w:rsidR="00754CCA" w:rsidRPr="00754CCA" w:rsidRDefault="00754CCA" w:rsidP="00754CCA"/>
    <w:p w14:paraId="62A85179" w14:textId="0E8B242D" w:rsidR="00DF6FFD" w:rsidRDefault="00DF6FFD" w:rsidP="00DF6FFD">
      <w:pPr>
        <w:pStyle w:val="Heading2"/>
      </w:pPr>
      <w:bookmarkStart w:id="15" w:name="_Toc521058047"/>
      <w:bookmarkStart w:id="16" w:name="_Ref521063227"/>
      <w:r>
        <w:t>Hansard processing</w:t>
      </w:r>
      <w:bookmarkEnd w:id="15"/>
      <w:bookmarkEnd w:id="16"/>
    </w:p>
    <w:p w14:paraId="0AF78D18" w14:textId="1005E049" w:rsidR="00590453" w:rsidRPr="00590453" w:rsidRDefault="00590453" w:rsidP="00590453">
      <w:pPr>
        <w:pStyle w:val="Heading2"/>
      </w:pPr>
      <w:bookmarkStart w:id="17" w:name="_Ref521062547"/>
      <w:r>
        <w:t>Hansard chunking</w:t>
      </w:r>
      <w:bookmarkEnd w:id="17"/>
    </w:p>
    <w:p w14:paraId="60AC4648" w14:textId="42B4AA21" w:rsidR="00DF6FFD" w:rsidRDefault="00DF6FFD" w:rsidP="00DF6FFD">
      <w:pPr>
        <w:pStyle w:val="Heading2"/>
      </w:pPr>
      <w:bookmarkStart w:id="18" w:name="_Toc521058048"/>
      <w:bookmarkStart w:id="19" w:name="_Ref521059322"/>
      <w:r>
        <w:t>Hansard interpolation</w:t>
      </w:r>
      <w:bookmarkEnd w:id="18"/>
      <w:bookmarkEnd w:id="19"/>
    </w:p>
    <w:p w14:paraId="27EF7DF2" w14:textId="2BC6280F" w:rsidR="00543B93" w:rsidRPr="00543B93" w:rsidRDefault="00543B93" w:rsidP="00543B93">
      <w:pPr>
        <w:pStyle w:val="Heading2"/>
      </w:pPr>
      <w:bookmarkStart w:id="20" w:name="_Ref521062388"/>
      <w:r>
        <w:t>Partition into datasets and sizes</w:t>
      </w:r>
      <w:bookmarkEnd w:id="20"/>
    </w:p>
    <w:p w14:paraId="6AFA3D5E" w14:textId="787EF389" w:rsidR="00DF6FFD" w:rsidRDefault="00DF6FFD" w:rsidP="00DF6FFD">
      <w:pPr>
        <w:pStyle w:val="Heading2"/>
      </w:pPr>
      <w:bookmarkStart w:id="21" w:name="_Toc521058049"/>
      <w:r>
        <w:t>Formation of Tensors</w:t>
      </w:r>
      <w:bookmarkEnd w:id="21"/>
    </w:p>
    <w:p w14:paraId="3951D5A4" w14:textId="137DCC9F" w:rsidR="00554024" w:rsidRDefault="00554024" w:rsidP="00554024"/>
    <w:p w14:paraId="5C1FB3A5" w14:textId="20DE7A4C" w:rsidR="00554024" w:rsidRDefault="00554024" w:rsidP="00554024">
      <w:r>
        <w:t>Choosing a good sentence size</w:t>
      </w:r>
    </w:p>
    <w:p w14:paraId="1206844A" w14:textId="77777777" w:rsidR="00554024" w:rsidRPr="00554024" w:rsidRDefault="00554024" w:rsidP="00554024"/>
    <w:p w14:paraId="32738385" w14:textId="669CC325" w:rsidR="007F39FD" w:rsidRPr="007F39FD" w:rsidRDefault="007F39FD" w:rsidP="007F39FD">
      <w:pPr>
        <w:pStyle w:val="Heading2"/>
      </w:pPr>
      <w:bookmarkStart w:id="22" w:name="_Toc521058050"/>
      <w:r>
        <w:lastRenderedPageBreak/>
        <w:t>Overview of files in project and what they do</w:t>
      </w:r>
      <w:bookmarkEnd w:id="22"/>
    </w:p>
    <w:p w14:paraId="71BDC8B1" w14:textId="022316CB" w:rsidR="006F14DB" w:rsidRDefault="00FF689D" w:rsidP="00FF689D">
      <w:pPr>
        <w:pStyle w:val="Heading1"/>
      </w:pPr>
      <w:bookmarkStart w:id="23" w:name="_Toc521058051"/>
      <w:bookmarkStart w:id="24" w:name="_Ref521058119"/>
      <w:r w:rsidRPr="00FF689D">
        <w:t>Implementation</w:t>
      </w:r>
      <w:r w:rsidR="00DF6FFD">
        <w:t xml:space="preserve"> issues</w:t>
      </w:r>
      <w:bookmarkEnd w:id="23"/>
      <w:bookmarkEnd w:id="24"/>
    </w:p>
    <w:p w14:paraId="57105BC1" w14:textId="2F3C85DA" w:rsidR="00DF6FFD" w:rsidRDefault="00DF6FFD" w:rsidP="00DF6FFD">
      <w:pPr>
        <w:pStyle w:val="Heading2"/>
      </w:pPr>
      <w:bookmarkStart w:id="25" w:name="_Toc521058052"/>
      <w:bookmarkStart w:id="26" w:name="_Ref521060037"/>
      <w:bookmarkStart w:id="27" w:name="_Ref521071235"/>
      <w:bookmarkStart w:id="28" w:name="_Ref521071278"/>
      <w:bookmarkStart w:id="29" w:name="_Ref521071934"/>
      <w:r>
        <w:t>Wikipedia data cleanliness</w:t>
      </w:r>
      <w:bookmarkEnd w:id="25"/>
      <w:bookmarkEnd w:id="26"/>
      <w:bookmarkEnd w:id="27"/>
      <w:bookmarkEnd w:id="28"/>
      <w:bookmarkEnd w:id="29"/>
    </w:p>
    <w:p w14:paraId="3FE7C1A7" w14:textId="328F8DFB" w:rsidR="00EB2FAB" w:rsidRPr="00EB2FAB" w:rsidRDefault="00EB2FAB" w:rsidP="00EB2FAB">
      <w:pPr>
        <w:pStyle w:val="Heading2"/>
      </w:pPr>
      <w:bookmarkStart w:id="30" w:name="_Toc521058053"/>
      <w:bookmarkStart w:id="31" w:name="_Ref521059814"/>
      <w:r>
        <w:t>TWFY API suspect return values</w:t>
      </w:r>
      <w:bookmarkEnd w:id="30"/>
      <w:bookmarkEnd w:id="31"/>
    </w:p>
    <w:p w14:paraId="7DC5E271" w14:textId="7A6BE7A1" w:rsidR="00DF6FFD" w:rsidRPr="00DF6FFD" w:rsidRDefault="00DF6FFD" w:rsidP="00DF6FFD">
      <w:pPr>
        <w:pStyle w:val="Heading2"/>
      </w:pPr>
      <w:bookmarkStart w:id="32" w:name="_Toc521058054"/>
      <w:r>
        <w:t>NLTK span_tokenize bugs</w:t>
      </w:r>
      <w:bookmarkEnd w:id="32"/>
    </w:p>
    <w:p w14:paraId="172E14C2" w14:textId="36AD43C9" w:rsidR="00DF6FFD" w:rsidRDefault="00DF6FFD" w:rsidP="00DF6FFD">
      <w:pPr>
        <w:pStyle w:val="Heading2"/>
      </w:pPr>
      <w:bookmarkStart w:id="33" w:name="_Toc521058055"/>
      <w:r>
        <w:t>Toy dataset model – tensor sparsity</w:t>
      </w:r>
      <w:bookmarkEnd w:id="33"/>
    </w:p>
    <w:p w14:paraId="300E4C6A" w14:textId="67074BDE" w:rsidR="00540C85" w:rsidRDefault="00540C85" w:rsidP="00540C85">
      <w:pPr>
        <w:pStyle w:val="Heading2"/>
      </w:pPr>
      <w:bookmarkStart w:id="34" w:name="_Toc521058056"/>
      <w:r>
        <w:t>Hansard Presentation issues</w:t>
      </w:r>
      <w:bookmarkEnd w:id="34"/>
    </w:p>
    <w:p w14:paraId="1DF6643C" w14:textId="77777777" w:rsidR="00343898" w:rsidRPr="00343898" w:rsidRDefault="00343898" w:rsidP="00343898"/>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35" w:name="_Toc521058057"/>
      <w:r w:rsidRPr="00FE6F9D">
        <w:t>Testing</w:t>
      </w:r>
      <w:bookmarkEnd w:id="35"/>
    </w:p>
    <w:p w14:paraId="46404D28" w14:textId="3889F7C7" w:rsidR="00FF689D" w:rsidRDefault="00FF689D" w:rsidP="00FF689D">
      <w:pPr>
        <w:pStyle w:val="Heading2"/>
      </w:pPr>
      <w:bookmarkStart w:id="36" w:name="_Toc521058058"/>
      <w:r>
        <w:t>Unit testing</w:t>
      </w:r>
      <w:bookmarkEnd w:id="36"/>
    </w:p>
    <w:p w14:paraId="1FF34C63" w14:textId="53C62331" w:rsidR="00590453" w:rsidRDefault="00590453" w:rsidP="00590453"/>
    <w:p w14:paraId="7340F599" w14:textId="6E4ADCF6" w:rsidR="00590453" w:rsidRPr="00590453" w:rsidRDefault="00590453" w:rsidP="00590453">
      <w:r>
        <w:t>Pyfakefs</w:t>
      </w:r>
    </w:p>
    <w:p w14:paraId="20623006" w14:textId="551AD6FA" w:rsidR="00352F03" w:rsidRPr="00352F03" w:rsidRDefault="00352F03" w:rsidP="00352F03">
      <w:pPr>
        <w:pStyle w:val="Heading2"/>
      </w:pPr>
      <w:bookmarkStart w:id="37" w:name="_Toc521058059"/>
      <w:r>
        <w:t>Manual evaluation</w:t>
      </w:r>
      <w:bookmarkEnd w:id="37"/>
    </w:p>
    <w:p w14:paraId="62C85D5A" w14:textId="2307FF29" w:rsidR="00FF689D" w:rsidRDefault="00FF689D" w:rsidP="00FF689D">
      <w:pPr>
        <w:pStyle w:val="Heading2"/>
      </w:pPr>
      <w:bookmarkStart w:id="38" w:name="_Toc521058060"/>
      <w:r>
        <w:t>Model cross-validation</w:t>
      </w:r>
      <w:bookmarkEnd w:id="38"/>
    </w:p>
    <w:p w14:paraId="04D48544" w14:textId="68092C1C" w:rsidR="00A8382A" w:rsidRDefault="00A8382A" w:rsidP="00A8382A"/>
    <w:p w14:paraId="42EE2708" w14:textId="0AB808EA" w:rsidR="00A8382A" w:rsidRPr="00A8382A" w:rsidRDefault="00A8382A" w:rsidP="00A8382A">
      <w:r>
        <w:t>Sensible baseline: assume everything is NULL.</w:t>
      </w:r>
    </w:p>
    <w:p w14:paraId="1FBED99A" w14:textId="4B73AA52" w:rsidR="00D75AF0" w:rsidRPr="00D75AF0" w:rsidRDefault="00D75AF0" w:rsidP="00D75AF0">
      <w:pPr>
        <w:pStyle w:val="Heading2"/>
      </w:pPr>
      <w:bookmarkStart w:id="39" w:name="_Toc521058061"/>
      <w:r>
        <w:t>Overall evaluation</w:t>
      </w:r>
      <w:bookmarkEnd w:id="39"/>
    </w:p>
    <w:p w14:paraId="70AEAF57" w14:textId="51945181" w:rsidR="006F14DB" w:rsidRDefault="006F14DB" w:rsidP="00FE6F9D">
      <w:pPr>
        <w:pStyle w:val="Heading1"/>
      </w:pPr>
      <w:bookmarkStart w:id="40" w:name="_Toc521058062"/>
      <w:r w:rsidRPr="00FE6F9D">
        <w:t>Summary and Conclusions</w:t>
      </w:r>
      <w:bookmarkEnd w:id="40"/>
    </w:p>
    <w:p w14:paraId="4207AC43" w14:textId="5E440958" w:rsidR="00D75AF0" w:rsidRDefault="00D75AF0" w:rsidP="00EB2FAB">
      <w:pPr>
        <w:pStyle w:val="Heading2"/>
      </w:pPr>
      <w:bookmarkStart w:id="41" w:name="_Toc521058063"/>
      <w:r>
        <w:t>Pre-processing is hard</w:t>
      </w:r>
      <w:bookmarkEnd w:id="41"/>
    </w:p>
    <w:p w14:paraId="73275EB1" w14:textId="6D17532A" w:rsidR="00D75AF0" w:rsidRDefault="00D75AF0" w:rsidP="00EB2FAB">
      <w:pPr>
        <w:pStyle w:val="Heading2"/>
      </w:pPr>
      <w:bookmarkStart w:id="42" w:name="_Toc521058064"/>
      <w:r>
        <w:t>Labelling is hard</w:t>
      </w:r>
      <w:bookmarkEnd w:id="42"/>
    </w:p>
    <w:p w14:paraId="32DE6C9E" w14:textId="1820D036" w:rsidR="00EB2FAB" w:rsidRDefault="00EB2FAB" w:rsidP="00EB2FAB">
      <w:pPr>
        <w:pStyle w:val="Heading2"/>
      </w:pPr>
      <w:bookmarkStart w:id="43" w:name="_Toc521058065"/>
      <w:r>
        <w:t>Sentence tokenization is hard</w:t>
      </w:r>
      <w:bookmarkEnd w:id="43"/>
    </w:p>
    <w:p w14:paraId="3DE07578" w14:textId="77777777" w:rsidR="00343898" w:rsidRPr="00343898" w:rsidRDefault="00343898" w:rsidP="00343898"/>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44" w:name="_Toc521058066"/>
      <w:r w:rsidRPr="00FE6F9D">
        <w:t>References</w:t>
      </w:r>
      <w:bookmarkEnd w:id="44"/>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45" w:name="_Toc521058067"/>
      <w:r w:rsidRPr="00FE6F9D">
        <w:t>User Manual</w:t>
      </w:r>
      <w:bookmarkEnd w:id="45"/>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46" w:name="_Toc521058068"/>
      <w:bookmarkStart w:id="47" w:name="_Ref521061060"/>
      <w:r w:rsidRPr="00FE6F9D">
        <w:t>Appendix: Code</w:t>
      </w:r>
      <w:bookmarkEnd w:id="46"/>
      <w:bookmarkEnd w:id="47"/>
    </w:p>
    <w:p w14:paraId="036AEFB2" w14:textId="41558F49" w:rsidR="00D75AF0" w:rsidRPr="00D75AF0" w:rsidRDefault="00D75AF0" w:rsidP="00D75AF0">
      <w:pPr>
        <w:pStyle w:val="Heading1"/>
      </w:pPr>
      <w:bookmarkStart w:id="48" w:name="_Toc521058069"/>
      <w:r>
        <w:t>What’s My Work</w:t>
      </w:r>
      <w:bookmarkEnd w:id="48"/>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BF335" w14:textId="77777777" w:rsidR="009E15C7" w:rsidRDefault="009E15C7" w:rsidP="00540C85">
      <w:r>
        <w:separator/>
      </w:r>
    </w:p>
  </w:endnote>
  <w:endnote w:type="continuationSeparator" w:id="0">
    <w:p w14:paraId="6BC53CDE" w14:textId="77777777" w:rsidR="009E15C7" w:rsidRDefault="009E15C7"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5C88D1" w14:textId="77777777" w:rsidR="009E15C7" w:rsidRDefault="009E15C7" w:rsidP="00540C85">
      <w:r>
        <w:separator/>
      </w:r>
    </w:p>
  </w:footnote>
  <w:footnote w:type="continuationSeparator" w:id="0">
    <w:p w14:paraId="6D228955" w14:textId="77777777" w:rsidR="009E15C7" w:rsidRDefault="009E15C7"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73251E" w:rsidRDefault="0073251E">
      <w:pPr>
        <w:pStyle w:val="FootnoteText"/>
      </w:pPr>
      <w:r>
        <w:rPr>
          <w:rStyle w:val="FootnoteReference"/>
        </w:rPr>
        <w:footnoteRef/>
      </w:r>
      <w:r>
        <w:t xml:space="preserve"> </w:t>
      </w:r>
      <w:r w:rsidRPr="0073251E">
        <w:t>http://www.pyinvoke.org/</w:t>
      </w:r>
    </w:p>
  </w:footnote>
  <w:footnote w:id="8">
    <w:p w14:paraId="59F28ED0" w14:textId="4A4D034C" w:rsidR="006924A3" w:rsidRDefault="006924A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22855"/>
    <w:rsid w:val="000426C1"/>
    <w:rsid w:val="000B615E"/>
    <w:rsid w:val="000C32F7"/>
    <w:rsid w:val="000F4571"/>
    <w:rsid w:val="00106844"/>
    <w:rsid w:val="001161F4"/>
    <w:rsid w:val="001263C6"/>
    <w:rsid w:val="001320B1"/>
    <w:rsid w:val="00193A5D"/>
    <w:rsid w:val="00247A09"/>
    <w:rsid w:val="00273C3B"/>
    <w:rsid w:val="002C2CA4"/>
    <w:rsid w:val="00335DE5"/>
    <w:rsid w:val="00343898"/>
    <w:rsid w:val="003522A0"/>
    <w:rsid w:val="00352F03"/>
    <w:rsid w:val="003658CB"/>
    <w:rsid w:val="00380264"/>
    <w:rsid w:val="0039786B"/>
    <w:rsid w:val="003D0D2B"/>
    <w:rsid w:val="004055EF"/>
    <w:rsid w:val="004142DB"/>
    <w:rsid w:val="00416B70"/>
    <w:rsid w:val="004249E3"/>
    <w:rsid w:val="00427370"/>
    <w:rsid w:val="00431230"/>
    <w:rsid w:val="00451A8A"/>
    <w:rsid w:val="004C2BA1"/>
    <w:rsid w:val="004D15B8"/>
    <w:rsid w:val="004D56BD"/>
    <w:rsid w:val="00501817"/>
    <w:rsid w:val="00511850"/>
    <w:rsid w:val="00527611"/>
    <w:rsid w:val="005332E4"/>
    <w:rsid w:val="00540C85"/>
    <w:rsid w:val="005432D1"/>
    <w:rsid w:val="00543B93"/>
    <w:rsid w:val="00554024"/>
    <w:rsid w:val="00554758"/>
    <w:rsid w:val="00590453"/>
    <w:rsid w:val="005F3FCD"/>
    <w:rsid w:val="00627CC1"/>
    <w:rsid w:val="0063745B"/>
    <w:rsid w:val="006379E7"/>
    <w:rsid w:val="00640234"/>
    <w:rsid w:val="00675FD3"/>
    <w:rsid w:val="006924A3"/>
    <w:rsid w:val="006B5065"/>
    <w:rsid w:val="006D5D16"/>
    <w:rsid w:val="006F14DB"/>
    <w:rsid w:val="006F59FF"/>
    <w:rsid w:val="00702814"/>
    <w:rsid w:val="0073251E"/>
    <w:rsid w:val="00747A69"/>
    <w:rsid w:val="00754CCA"/>
    <w:rsid w:val="00782663"/>
    <w:rsid w:val="00797DBF"/>
    <w:rsid w:val="007B380C"/>
    <w:rsid w:val="007F39FD"/>
    <w:rsid w:val="0085749D"/>
    <w:rsid w:val="00884B08"/>
    <w:rsid w:val="0089684E"/>
    <w:rsid w:val="00896DEC"/>
    <w:rsid w:val="008C47E2"/>
    <w:rsid w:val="008E62AE"/>
    <w:rsid w:val="008F4854"/>
    <w:rsid w:val="008F629F"/>
    <w:rsid w:val="009529F8"/>
    <w:rsid w:val="00974C59"/>
    <w:rsid w:val="00980511"/>
    <w:rsid w:val="009E15C7"/>
    <w:rsid w:val="00A25397"/>
    <w:rsid w:val="00A424A4"/>
    <w:rsid w:val="00A55837"/>
    <w:rsid w:val="00A67806"/>
    <w:rsid w:val="00A705AF"/>
    <w:rsid w:val="00A8382A"/>
    <w:rsid w:val="00A90A12"/>
    <w:rsid w:val="00AC0C71"/>
    <w:rsid w:val="00AE592A"/>
    <w:rsid w:val="00BA2C19"/>
    <w:rsid w:val="00BD4FDC"/>
    <w:rsid w:val="00C15B43"/>
    <w:rsid w:val="00C1779D"/>
    <w:rsid w:val="00C4045C"/>
    <w:rsid w:val="00C92F13"/>
    <w:rsid w:val="00CA7065"/>
    <w:rsid w:val="00CB05E2"/>
    <w:rsid w:val="00D05CE3"/>
    <w:rsid w:val="00D53881"/>
    <w:rsid w:val="00D55299"/>
    <w:rsid w:val="00D56F72"/>
    <w:rsid w:val="00D62C5D"/>
    <w:rsid w:val="00D75AF0"/>
    <w:rsid w:val="00DA76EC"/>
    <w:rsid w:val="00DC67B3"/>
    <w:rsid w:val="00DD24C9"/>
    <w:rsid w:val="00DF6FFD"/>
    <w:rsid w:val="00DF75D0"/>
    <w:rsid w:val="00E05DF9"/>
    <w:rsid w:val="00E407B0"/>
    <w:rsid w:val="00E778AB"/>
    <w:rsid w:val="00EA6076"/>
    <w:rsid w:val="00EB19F3"/>
    <w:rsid w:val="00EB2FAB"/>
    <w:rsid w:val="00EF7AC9"/>
    <w:rsid w:val="00F72C77"/>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4" Type="http://schemas.openxmlformats.org/officeDocument/2006/relationships/hyperlink" Target="http://api.data.parliament.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DE0D6-A8B6-974D-B176-F08D9D878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2</Pages>
  <Words>3838</Words>
  <Characters>20808</Characters>
  <Application>Microsoft Office Word</Application>
  <DocSecurity>0</DocSecurity>
  <Lines>717</Lines>
  <Paragraphs>300</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91</cp:revision>
  <dcterms:created xsi:type="dcterms:W3CDTF">2018-07-11T07:25:00Z</dcterms:created>
  <dcterms:modified xsi:type="dcterms:W3CDTF">2018-08-0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